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4D0C6D0F"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proofErr w:type="spellStart"/>
      <w:r w:rsidR="00796101">
        <w:t>QUZ</w:t>
      </w:r>
      <w:r w:rsidR="00514C5C" w:rsidRPr="00514C5C">
        <w:t>e</w:t>
      </w:r>
      <w:proofErr w:type="spellEnd"/>
      <w:r w:rsidR="00514C5C" w:rsidRPr="00514C5C">
        <w:t>–h</w:t>
      </w:r>
      <w:r w:rsidR="00E42B45">
        <w:t>,</w:t>
      </w:r>
      <w:r w:rsidR="00514C5C" w:rsidRPr="00514C5C">
        <w:t xml:space="preserve"> </w:t>
      </w:r>
      <w:proofErr w:type="spellStart"/>
      <w:r w:rsidR="00556DCB">
        <w:t>XYZ</w:t>
      </w:r>
      <w:r w:rsidR="00514C5C" w:rsidRPr="00514C5C">
        <w:t>e</w:t>
      </w:r>
      <w:proofErr w:type="spellEnd"/>
      <w:r w:rsidR="00514C5C" w:rsidRPr="00514C5C">
        <w:t>–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bookmarkStart w:id="6" w:name="_GoBack"/>
      <w:bookmarkEnd w:id="6"/>
      <w:r w:rsidR="00152D16">
        <w:t>S7</w:t>
      </w:r>
      <w:r w:rsidR="00C1212C">
        <w:t xml:space="preserve">) </w:t>
      </w:r>
      <w:r w:rsidR="003047D0">
        <w:t>and multiple regression</w:t>
      </w:r>
      <w:r w:rsidR="00301369">
        <w:t>s</w:t>
      </w:r>
      <w:r w:rsidR="003047D0">
        <w:t xml:space="preserve"> </w:t>
      </w:r>
      <w:r w:rsidR="0081543B">
        <w:t>(</w:t>
      </w:r>
      <w:r w:rsidR="00200FEE">
        <w:t>Figure QUX</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3B8B2E2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Figure QUX</w:t>
      </w:r>
      <w:r w:rsidR="00E7325B">
        <w:t>).</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29DCFD32"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r w:rsidR="00FF0F3A">
        <w:t>4</w:t>
      </w:r>
      <w:r w:rsidR="00C9106C">
        <w:t>b) and (</w:t>
      </w:r>
      <w:proofErr w:type="spellStart"/>
      <w:r w:rsidR="00C9106C">
        <w:t>g,h</w:t>
      </w:r>
      <w:proofErr w:type="spellEnd"/>
      <w:r w:rsidR="00C9106C">
        <w:t>)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 xml:space="preserve">(Figure </w:t>
      </w:r>
      <w:r w:rsidR="00796101">
        <w:t>QUZ</w:t>
      </w:r>
      <w:r w:rsidR="008C1315">
        <w:t>,</w:t>
      </w:r>
      <w:r w:rsidR="003055F8">
        <w:t xml:space="preserve"> </w:t>
      </w:r>
      <w:r w:rsidR="00556DCB">
        <w:t>XYZ</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8378E" w14:textId="77777777" w:rsidR="007E388F" w:rsidRDefault="007E388F">
      <w:pPr>
        <w:spacing w:after="0"/>
      </w:pPr>
      <w:r>
        <w:separator/>
      </w:r>
    </w:p>
  </w:endnote>
  <w:endnote w:type="continuationSeparator" w:id="0">
    <w:p w14:paraId="3E42B2B5" w14:textId="77777777" w:rsidR="007E388F" w:rsidRDefault="007E388F">
      <w:pPr>
        <w:spacing w:after="0"/>
      </w:pPr>
      <w:r>
        <w:continuationSeparator/>
      </w:r>
    </w:p>
  </w:endnote>
  <w:endnote w:type="continuationNotice" w:id="1">
    <w:p w14:paraId="54305DDB" w14:textId="77777777" w:rsidR="007E388F" w:rsidRDefault="007E388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86C54" w14:textId="77777777" w:rsidR="007E388F" w:rsidRDefault="007E388F">
      <w:r>
        <w:separator/>
      </w:r>
    </w:p>
  </w:footnote>
  <w:footnote w:type="continuationSeparator" w:id="0">
    <w:p w14:paraId="7FD0B911" w14:textId="77777777" w:rsidR="007E388F" w:rsidRDefault="007E388F">
      <w:r>
        <w:continuationSeparator/>
      </w:r>
    </w:p>
  </w:footnote>
  <w:footnote w:type="continuationNotice" w:id="1">
    <w:p w14:paraId="35A11EC9" w14:textId="77777777" w:rsidR="007E388F" w:rsidRDefault="007E388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388F"/>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0A864-2113-914A-8CD6-4CD8616C7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TotalTime>
  <Pages>22</Pages>
  <Words>25916</Words>
  <Characters>147723</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8</cp:revision>
  <cp:lastPrinted>2020-01-06T10:27:00Z</cp:lastPrinted>
  <dcterms:created xsi:type="dcterms:W3CDTF">2019-12-03T09:32:00Z</dcterms:created>
  <dcterms:modified xsi:type="dcterms:W3CDTF">2020-01-10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